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5E6" w:rsidRDefault="00B53C79" w:rsidP="003507B3">
      <w:pPr>
        <w:widowControl w:val="0"/>
        <w:autoSpaceDE w:val="0"/>
        <w:autoSpaceDN w:val="0"/>
        <w:adjustRightInd w:val="0"/>
        <w:spacing w:after="0" w:line="240" w:lineRule="auto"/>
        <w:rPr>
          <w:b/>
          <w:u w:val="single"/>
        </w:rPr>
      </w:pPr>
      <w:bookmarkStart w:id="0" w:name="_GoBack"/>
      <w:bookmarkEnd w:id="0"/>
      <w:proofErr w:type="spellStart"/>
      <w:r w:rsidRPr="00FB603E">
        <w:rPr>
          <w:b/>
          <w:u w:val="single"/>
        </w:rPr>
        <w:t>Related_topics</w:t>
      </w:r>
      <w:proofErr w:type="spellEnd"/>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 </w:t>
      </w:r>
      <w:proofErr w:type="spellStart"/>
      <w:r>
        <w:t>iq</w:t>
      </w:r>
      <w:proofErr w:type="spellEnd"/>
      <w:r>
        <w:t xml:space="preserve">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proofErr w:type="spellStart"/>
      <w:r>
        <w:t>etc</w:t>
      </w:r>
      <w:proofErr w:type="spellEnd"/>
      <w:r>
        <w:t>)</w:t>
      </w:r>
    </w:p>
    <w:p w:rsidR="0023335E" w:rsidRDefault="001C4070" w:rsidP="004027D6">
      <w:pPr>
        <w:pStyle w:val="ListParagraph"/>
        <w:widowControl w:val="0"/>
        <w:numPr>
          <w:ilvl w:val="1"/>
          <w:numId w:val="2"/>
        </w:numPr>
        <w:autoSpaceDE w:val="0"/>
        <w:autoSpaceDN w:val="0"/>
        <w:adjustRightInd w:val="0"/>
        <w:spacing w:after="0" w:line="240" w:lineRule="auto"/>
      </w:pPr>
      <w:r>
        <w:t xml:space="preserve"> </w:t>
      </w:r>
      <w:r w:rsidR="00F124B6">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 xml:space="preserve">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w:t>
      </w:r>
      <w:proofErr w:type="spellStart"/>
      <w:r>
        <w:t>lowpass</w:t>
      </w:r>
      <w:proofErr w:type="spellEnd"/>
      <w:r>
        <w:t xml:space="preserve">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 xml:space="preserve">The performance of Predictive Current Control largely depends on the accuracy of the </w:t>
      </w:r>
      <w:proofErr w:type="spellStart"/>
      <w:r>
        <w:t>model.Many</w:t>
      </w:r>
      <w:proofErr w:type="spellEnd"/>
      <w:r>
        <w:t xml:space="preserve">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 xml:space="preserve">The simulation and experimental results prove that this method is effective in the restraining of dead-time effect and polishing the phase current waveform, besides, it is with </w:t>
      </w:r>
      <w:proofErr w:type="spellStart"/>
      <w:r>
        <w:t>adaptivity</w:t>
      </w:r>
      <w:proofErr w:type="spellEnd"/>
      <w:r>
        <w:t>.</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 xml:space="preserve">the nonlinear </w:t>
      </w:r>
      <w:proofErr w:type="spellStart"/>
      <w:r>
        <w:t>behaviour</w:t>
      </w:r>
      <w:proofErr w:type="spellEnd"/>
      <w:r>
        <w:t xml:space="preserve">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w:t>
      </w:r>
      <w:r w:rsidR="00461DE5">
        <w:t xml:space="preserve"> </w:t>
      </w:r>
      <w:r>
        <w:t>based VSI-fed electric drive has been proposed. The algorithm evaluates the voltage error and a suitable time shift for the switching pattern using only the error between the real current and the reference one</w:t>
      </w:r>
      <w:r w:rsidR="00461DE5">
        <w:t xml:space="preserve"> </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 xml:space="preserve">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w:t>
      </w:r>
      <w:proofErr w:type="spellStart"/>
      <w:r>
        <w:t>can not</w:t>
      </w:r>
      <w:proofErr w:type="spellEnd"/>
      <w:r>
        <w:t xml:space="preserve">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 xml:space="preserve">In this paper, a novel adaptive compensation strategy for reduction of dead-time effects and nonlinearity of the VSI is presented. The observer that estimates the value of the voltage error by only one parameter is proposed based on the harmonic analysis and the Extended </w:t>
      </w:r>
      <w:proofErr w:type="spellStart"/>
      <w:r>
        <w:t>Kalman</w:t>
      </w:r>
      <w:proofErr w:type="spellEnd"/>
      <w:r>
        <w:t xml:space="preserve"> filter.</w:t>
      </w:r>
    </w:p>
    <w:p w:rsidR="009652F3" w:rsidRDefault="009652F3" w:rsidP="008448A2">
      <w:pPr>
        <w:pStyle w:val="ListParagraph"/>
        <w:widowControl w:val="0"/>
        <w:numPr>
          <w:ilvl w:val="3"/>
          <w:numId w:val="2"/>
        </w:numPr>
        <w:autoSpaceDE w:val="0"/>
        <w:autoSpaceDN w:val="0"/>
        <w:adjustRightInd w:val="0"/>
        <w:spacing w:after="0" w:line="240" w:lineRule="auto"/>
      </w:pPr>
      <w:r>
        <w:t xml:space="preserve">The adaptive observer which estimates the </w:t>
      </w:r>
      <w:proofErr w:type="spellStart"/>
      <w:r>
        <w:t>dq</w:t>
      </w:r>
      <w:proofErr w:type="spellEnd"/>
      <w:r>
        <w:t xml:space="preserve">-currents and the value of the voltage error is designed based on the harmonic analysis and algorithm of the Extended </w:t>
      </w:r>
      <w:proofErr w:type="spellStart"/>
      <w:r>
        <w:t>Kalman</w:t>
      </w:r>
      <w:proofErr w:type="spellEnd"/>
      <w:r>
        <w:t xml:space="preserve">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proofErr w:type="spellStart"/>
      <w:r>
        <w:t>deadtime</w:t>
      </w:r>
      <w:proofErr w:type="spellEnd"/>
      <w:r>
        <w:t xml:space="preserv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r>
        <w:t>.</w:t>
      </w:r>
    </w:p>
    <w:p w:rsidR="005A1F31" w:rsidRDefault="0001747D" w:rsidP="0001747D">
      <w:pPr>
        <w:pStyle w:val="ListParagraph"/>
        <w:widowControl w:val="0"/>
        <w:numPr>
          <w:ilvl w:val="4"/>
          <w:numId w:val="2"/>
        </w:numPr>
        <w:autoSpaceDE w:val="0"/>
        <w:autoSpaceDN w:val="0"/>
        <w:adjustRightInd w:val="0"/>
        <w:spacing w:after="0" w:line="240" w:lineRule="auto"/>
      </w:pPr>
      <w:r>
        <w:t>t</w:t>
      </w:r>
      <w:r>
        <w: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 xml:space="preserve">This paper proposes a simple dead-time effect compensation strategy based on the ADALINE algorithm . Using the least mean square method, the proposed dead-time compensation method is capable of estimating the disturbance voltage </w:t>
      </w:r>
      <w:proofErr w:type="spellStart"/>
      <w:r>
        <w:t>Vdead</w:t>
      </w:r>
      <w:proofErr w:type="spellEnd"/>
      <w:r>
        <w:t xml:space="preserve">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 xml:space="preserve">The delay issues caused by calculation, filter and PWM generation, </w:t>
      </w:r>
      <w:proofErr w:type="spellStart"/>
      <w:r>
        <w:t>etc</w:t>
      </w:r>
      <w:proofErr w:type="spellEnd"/>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5B7135"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 xml:space="preserve">5kVA output power single phase inverter by using enhancement mode </w:t>
      </w:r>
      <w:proofErr w:type="spellStart"/>
      <w:r w:rsidR="00E23360">
        <w:t>GaN</w:t>
      </w:r>
      <w:proofErr w:type="spellEnd"/>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 xml:space="preserve">design the inverter. The losses of transistors are calculated by analytically with regarding modulation index. Second one </w:t>
      </w:r>
      <w:proofErr w:type="spellStart"/>
      <w:r w:rsidR="002F2D80">
        <w:t>pcb</w:t>
      </w:r>
      <w:proofErr w:type="spellEnd"/>
      <w:r w:rsidR="002F2D80">
        <w:t xml:space="preserve"> inductor design and last one is 5kVA single phase inverter which has not made up to now with </w:t>
      </w:r>
      <w:proofErr w:type="spellStart"/>
      <w:r w:rsidR="002F2D80">
        <w:t>GaN</w:t>
      </w:r>
      <w:proofErr w:type="spellEnd"/>
    </w:p>
    <w:p w:rsidR="003507B3" w:rsidRDefault="003507B3" w:rsidP="003507B3">
      <w:pPr>
        <w:widowControl w:val="0"/>
        <w:autoSpaceDE w:val="0"/>
        <w:autoSpaceDN w:val="0"/>
        <w:adjustRightInd w:val="0"/>
        <w:spacing w:after="0" w:line="240" w:lineRule="auto"/>
      </w:pPr>
    </w:p>
    <w:p w:rsidR="00AC04EA" w:rsidRDefault="005B7135"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 xml:space="preserve">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w:t>
      </w:r>
      <w:proofErr w:type="spellStart"/>
      <w:r w:rsidR="00B82056" w:rsidRPr="00B82056">
        <w:t>minimising</w:t>
      </w:r>
      <w:proofErr w:type="spellEnd"/>
      <w:r w:rsidR="00B82056" w:rsidRPr="00B82056">
        <w:t xml:space="preserve">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5B7135"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w:t>
      </w:r>
      <w:proofErr w:type="spellStart"/>
      <w:r w:rsidR="00D34E7A">
        <w:t>SiC</w:t>
      </w:r>
      <w:proofErr w:type="spellEnd"/>
      <w:r w:rsidR="00D34E7A">
        <w:t xml:space="preserve">, </w:t>
      </w:r>
      <w:proofErr w:type="spellStart"/>
      <w:r w:rsidR="00D34E7A">
        <w:t>GaN</w:t>
      </w:r>
      <w:proofErr w:type="spellEnd"/>
      <w:r w:rsidR="00D34E7A">
        <w:t>),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 xml:space="preserve">DC bus of 540V, </w:t>
      </w:r>
      <w:proofErr w:type="spellStart"/>
      <w:r>
        <w:t>SiC</w:t>
      </w:r>
      <w:proofErr w:type="spellEnd"/>
      <w:r>
        <w:t xml:space="preserve">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5B7135"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w:t>
      </w:r>
      <w:proofErr w:type="spellStart"/>
      <w:r w:rsidR="00D51410">
        <w:t>SiC</w:t>
      </w:r>
      <w:proofErr w:type="spellEnd"/>
      <w:r w:rsidR="00D51410">
        <w:t>) MOSFETs and gallium nitride (</w:t>
      </w:r>
      <w:proofErr w:type="spellStart"/>
      <w:r w:rsidR="00D51410">
        <w:t>GaN</w:t>
      </w:r>
      <w:proofErr w:type="spellEnd"/>
      <w:r w:rsidR="00D51410">
        <w:t>)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 xml:space="preserve">be further exacerbated by the high-speed switching operation of these new devices. Hence, this paper investigates and quantifies the increase in the conducted CM EMI emission of a pulse width modulation inverter-based motor drive when </w:t>
      </w:r>
      <w:proofErr w:type="spellStart"/>
      <w:r>
        <w:t>SiC</w:t>
      </w:r>
      <w:proofErr w:type="spellEnd"/>
      <w:r>
        <w:t xml:space="preserve"> and </w:t>
      </w:r>
      <w:proofErr w:type="spellStart"/>
      <w:r>
        <w:t>GaN</w:t>
      </w:r>
      <w:proofErr w:type="spellEnd"/>
      <w:r>
        <w:t xml:space="preserve"> devices are adopted</w:t>
      </w:r>
      <w:r w:rsidR="00A4261F">
        <w:t>.</w:t>
      </w:r>
      <w:r w:rsidR="005A7787">
        <w:t xml:space="preserve"> Through an analytical approach, the results reveal that the influence of dv/</w:t>
      </w:r>
      <w:proofErr w:type="spellStart"/>
      <w:r w:rsidR="005A7787">
        <w:t>dt</w:t>
      </w:r>
      <w:proofErr w:type="spellEnd"/>
      <w:r w:rsidR="005A7787">
        <w:t xml:space="preserve">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5B7135"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w:t>
      </w:r>
      <w:proofErr w:type="spellStart"/>
      <w:r w:rsidR="0014046B">
        <w:t>slotless</w:t>
      </w:r>
      <w:proofErr w:type="spellEnd"/>
      <w:r w:rsidR="0014046B">
        <w:t xml:space="preserve">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 xml:space="preserve">switching losses in Si IGBT devices. </w:t>
      </w:r>
      <w:proofErr w:type="spellStart"/>
      <w:r w:rsidR="0014046B">
        <w:t>SiC</w:t>
      </w:r>
      <w:proofErr w:type="spellEnd"/>
      <w:r w:rsidR="0014046B">
        <w:t xml:space="preserve">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 xml:space="preserve">significant heat source due to </w:t>
      </w:r>
      <w:r w:rsidR="0014046B">
        <w:lastRenderedPageBreak/>
        <w:t>motor losses. Cooling requirements</w:t>
      </w:r>
      <w:r w:rsidR="00352FF1">
        <w:t xml:space="preserve"> </w:t>
      </w:r>
      <w:r w:rsidR="0014046B">
        <w:t>in high temperature environment applications such as hybrid</w:t>
      </w:r>
      <w:r w:rsidR="00352FF1">
        <w:t xml:space="preserve"> </w:t>
      </w:r>
      <w:r w:rsidR="0014046B">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5B7135"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5B7135"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xml:space="preserve">: This paper presents a performance comparison of a </w:t>
      </w:r>
      <w:proofErr w:type="spellStart"/>
      <w:r w:rsidR="007E0B5F">
        <w:t>cascode</w:t>
      </w:r>
      <w:proofErr w:type="spellEnd"/>
      <w:r w:rsidR="007E0B5F">
        <w:t xml:space="preserve"> </w:t>
      </w:r>
      <w:proofErr w:type="spellStart"/>
      <w:r w:rsidR="007E0B5F">
        <w:t>GaN</w:t>
      </w:r>
      <w:proofErr w:type="spellEnd"/>
      <w:r w:rsidR="007E0B5F">
        <w:t xml:space="preserve"> HEMT and a Si MOSFET rated at 600V which are used in a 1 kW three-phase inverter. The advantages and challenges of using </w:t>
      </w:r>
      <w:proofErr w:type="spellStart"/>
      <w:r w:rsidR="007E0B5F">
        <w:t>GaN</w:t>
      </w:r>
      <w:proofErr w:type="spellEnd"/>
      <w:r w:rsidR="007E0B5F">
        <w:t xml:space="preserve"> transistors in a motor drive application are discussed. Thermal simulations of a </w:t>
      </w:r>
      <w:proofErr w:type="spellStart"/>
      <w:r w:rsidR="007E0B5F">
        <w:t>GaN</w:t>
      </w:r>
      <w:proofErr w:type="spellEnd"/>
      <w:r w:rsidR="007E0B5F">
        <w:t xml:space="preserve"> and Si based inverter have been performed and experimental results of the switching performance and inverter efficiency using both device technologies are presented. The results show the high potential of </w:t>
      </w:r>
      <w:proofErr w:type="spellStart"/>
      <w:r w:rsidR="007E0B5F">
        <w:t>GaN</w:t>
      </w:r>
      <w:proofErr w:type="spellEnd"/>
      <w:r w:rsidR="007E0B5F">
        <w:t xml:space="preserve"> power devices in a motor drive application.</w:t>
      </w:r>
    </w:p>
    <w:p w:rsidR="0014046B" w:rsidRDefault="0014046B" w:rsidP="005A7787">
      <w:pPr>
        <w:widowControl w:val="0"/>
        <w:autoSpaceDE w:val="0"/>
        <w:autoSpaceDN w:val="0"/>
        <w:adjustRightInd w:val="0"/>
        <w:spacing w:after="0" w:line="240" w:lineRule="auto"/>
      </w:pPr>
    </w:p>
    <w:p w:rsidR="009736A1" w:rsidRDefault="005B7135"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w:t>
      </w:r>
      <w:proofErr w:type="spellStart"/>
      <w:r w:rsidR="009736A1">
        <w:t>eCAP</w:t>
      </w:r>
      <w:proofErr w:type="spellEnd"/>
      <w:r w:rsidR="009736A1">
        <w:t xml:space="preserve">)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5B7135"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w:t>
      </w:r>
      <w:proofErr w:type="spellStart"/>
      <w:r w:rsidR="00EC3419">
        <w:t>GaN</w:t>
      </w:r>
      <w:proofErr w:type="spellEnd"/>
      <w:r w:rsidR="00EC3419">
        <w:t xml:space="preserve"> power devices offer great performance improvements compared to Si transistors. The lower conduction and switching losses of </w:t>
      </w:r>
      <w:proofErr w:type="spellStart"/>
      <w:r w:rsidR="00EC3419">
        <w:t>GaN</w:t>
      </w:r>
      <w:proofErr w:type="spellEnd"/>
      <w:r w:rsidR="00EC3419">
        <w:t xml:space="preserve">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w:t>
      </w:r>
      <w:proofErr w:type="spellStart"/>
      <w:r w:rsidR="00EC3419">
        <w:t>GaN</w:t>
      </w:r>
      <w:proofErr w:type="spellEnd"/>
      <w:r w:rsidR="00EC3419">
        <w:t xml:space="preserve"> transistor in a motor drive application. The switching performance of the </w:t>
      </w:r>
      <w:proofErr w:type="spellStart"/>
      <w:r w:rsidR="00EC3419">
        <w:t>GaN</w:t>
      </w:r>
      <w:proofErr w:type="spellEnd"/>
      <w:r w:rsidR="00EC3419">
        <w:t xml:space="preserve"> HEMT is investigated by using a double pulse tester. Furthermore, design and experimental results of a high efficiency 1.5kW three-phase-inverter with sine-output filter and a PWM frequency of 100 kHz are shown. The </w:t>
      </w:r>
      <w:proofErr w:type="spellStart"/>
      <w:r w:rsidR="00EC3419">
        <w:t>GaN</w:t>
      </w:r>
      <w:proofErr w:type="spellEnd"/>
      <w:r w:rsidR="00EC3419">
        <w:t xml:space="preserve">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5B7135"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w:t>
      </w:r>
      <w:proofErr w:type="spellStart"/>
      <w:r w:rsidR="005C2F33">
        <w:t>GaN</w:t>
      </w:r>
      <w:proofErr w:type="spellEnd"/>
      <w:r w:rsidR="005C2F33">
        <w:t xml:space="preserve">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w:t>
      </w:r>
      <w:proofErr w:type="spellStart"/>
      <w:r w:rsidR="005C2F33">
        <w:t>GaN</w:t>
      </w:r>
      <w:proofErr w:type="spellEnd"/>
      <w:r w:rsidR="005C2F33">
        <w:t xml:space="preserve">-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5B7135"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5B7135"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5B7135"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w:t>
      </w:r>
      <w:proofErr w:type="spellStart"/>
      <w:r w:rsidR="00483ADD">
        <w:t>GaN</w:t>
      </w:r>
      <w:proofErr w:type="spellEnd"/>
      <w:r w:rsidR="00483ADD">
        <w:t>) or Silicon Carbide (</w:t>
      </w:r>
      <w:proofErr w:type="spellStart"/>
      <w:r w:rsidR="00483ADD">
        <w:t>SiC</w:t>
      </w:r>
      <w:proofErr w:type="spellEnd"/>
      <w:r w:rsidR="00483ADD">
        <w:t>)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5B7135"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 xml:space="preserve">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w:t>
      </w:r>
      <w:proofErr w:type="spellStart"/>
      <w:r w:rsidR="004D16C5" w:rsidRPr="004D16C5">
        <w:t>GaN</w:t>
      </w:r>
      <w:proofErr w:type="spellEnd"/>
      <w:r w:rsidR="004D16C5" w:rsidRPr="004D16C5">
        <w:t xml:space="preserve"> power transistors and their package technologies. The GS66516T device from </w:t>
      </w:r>
      <w:proofErr w:type="spellStart"/>
      <w:r w:rsidR="004D16C5" w:rsidRPr="004D16C5">
        <w:t>GaN</w:t>
      </w:r>
      <w:proofErr w:type="spellEnd"/>
      <w:r w:rsidR="004D16C5" w:rsidRPr="004D16C5">
        <w:t xml:space="preserve">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w:t>
      </w:r>
      <w:proofErr w:type="spellStart"/>
      <w:r w:rsidR="004D16C5" w:rsidRPr="004D16C5">
        <w:t>GaN</w:t>
      </w:r>
      <w:proofErr w:type="spellEnd"/>
      <w:r w:rsidR="004D16C5" w:rsidRPr="004D16C5">
        <w:t xml:space="preserve">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5B7135">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 xml:space="preserve">voltage distortion principles of a </w:t>
      </w:r>
      <w:proofErr w:type="spellStart"/>
      <w:r w:rsidR="008B5BBD" w:rsidRPr="008B5BBD">
        <w:t>mosfet</w:t>
      </w:r>
      <w:proofErr w:type="spellEnd"/>
      <w:r w:rsidR="008B5BBD" w:rsidRPr="008B5BBD">
        <w:t xml:space="preserve">-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w:t>
      </w:r>
      <w:proofErr w:type="spellStart"/>
      <w:r w:rsidR="008B5BBD" w:rsidRPr="008B5BBD">
        <w:t>imple</w:t>
      </w:r>
      <w:proofErr w:type="spellEnd"/>
      <w:r w:rsidR="008B5BBD" w:rsidRPr="008B5BBD">
        <w:t xml:space="preserve">- </w:t>
      </w:r>
      <w:proofErr w:type="spellStart"/>
      <w:r w:rsidR="008B5BBD" w:rsidRPr="008B5BBD">
        <w:t>ment</w:t>
      </w:r>
      <w:proofErr w:type="spellEnd"/>
      <w:r w:rsidR="008B5BBD" w:rsidRPr="008B5BBD">
        <w:t>. The effectiveness of the proposed method is verified by</w:t>
      </w:r>
      <w:r w:rsidR="008B5BBD">
        <w:t xml:space="preserve"> </w:t>
      </w:r>
      <w:r w:rsidR="008B5BBD" w:rsidRPr="008B5BBD">
        <w:t>experiments.</w:t>
      </w:r>
    </w:p>
    <w:p w:rsidR="00660151" w:rsidRDefault="005B7135">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 xml:space="preserve">Insertion of dead time in space vector pulse width modulation (SVPWM) causes phase voltage and current </w:t>
      </w:r>
      <w:proofErr w:type="spellStart"/>
      <w:r w:rsidR="003209B7" w:rsidRPr="003209B7">
        <w:t>distor</w:t>
      </w:r>
      <w:proofErr w:type="spellEnd"/>
      <w:r w:rsidR="003209B7" w:rsidRPr="003209B7">
        <w:t xml:space="preserve">- </w:t>
      </w:r>
      <w:proofErr w:type="spellStart"/>
      <w:r w:rsidR="003209B7" w:rsidRPr="003209B7">
        <w:t>tion</w:t>
      </w:r>
      <w:proofErr w:type="spellEnd"/>
      <w:r w:rsidR="003209B7" w:rsidRPr="003209B7">
        <w:t xml:space="preserve">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w:t>
      </w:r>
      <w:proofErr w:type="spellStart"/>
      <w:r w:rsidR="003209B7" w:rsidRPr="003209B7">
        <w:t>sitic</w:t>
      </w:r>
      <w:proofErr w:type="spellEnd"/>
      <w:r w:rsidR="003209B7" w:rsidRPr="003209B7">
        <w:t xml:space="preserve"> capacitance influences VSI’s output independently. First, an equivalent circuit of VSI containing parasitic capacitance is con- </w:t>
      </w:r>
      <w:proofErr w:type="spellStart"/>
      <w:r w:rsidR="003209B7" w:rsidRPr="003209B7">
        <w:t>structed</w:t>
      </w:r>
      <w:proofErr w:type="spellEnd"/>
      <w:r w:rsidR="003209B7" w:rsidRPr="003209B7">
        <w:t xml:space="preserve">. On that basis, mathematical expression of phase voltage distortion is derived </w:t>
      </w:r>
      <w:proofErr w:type="spellStart"/>
      <w:r w:rsidR="003209B7" w:rsidRPr="003209B7">
        <w:t>fromKirchhoff’s</w:t>
      </w:r>
      <w:proofErr w:type="spellEnd"/>
      <w:r w:rsidR="003209B7" w:rsidRPr="003209B7">
        <w:t xml:space="preserve">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w:t>
      </w:r>
      <w:proofErr w:type="spellStart"/>
      <w:r w:rsidR="003209B7" w:rsidRPr="003209B7">
        <w:t>howparasitic</w:t>
      </w:r>
      <w:proofErr w:type="spellEnd"/>
      <w:r w:rsidR="003209B7" w:rsidRPr="003209B7">
        <w:t xml:space="preserve">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5B7135"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5B7135"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822A65">
        <w:t xml:space="preserve"> </w:t>
      </w:r>
      <w:r w:rsidR="00400FC2" w:rsidRPr="00400FC2">
        <w:t>This paper presen</w:t>
      </w:r>
      <w:r w:rsidR="00400FC2">
        <w:t xml:space="preserve">ts a recursive </w:t>
      </w:r>
      <w:proofErr w:type="spellStart"/>
      <w:r w:rsidR="00400FC2">
        <w:t>nonideality</w:t>
      </w:r>
      <w:proofErr w:type="spellEnd"/>
      <w:r w:rsidR="00400FC2">
        <w:t xml:space="preserve">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5B7135"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w:t>
      </w:r>
      <w:proofErr w:type="spellStart"/>
      <w:r w:rsidR="007D5926">
        <w:t>nec</w:t>
      </w:r>
      <w:proofErr w:type="spellEnd"/>
      <w:r w:rsidR="007D5926">
        <w:t xml:space="preserve">- </w:t>
      </w:r>
      <w:proofErr w:type="spellStart"/>
      <w:r w:rsidR="007D5926">
        <w:t>essary</w:t>
      </w:r>
      <w:proofErr w:type="spellEnd"/>
      <w:r w:rsidR="007D5926">
        <w:t xml:space="preserve"> to </w:t>
      </w:r>
      <w:r w:rsidR="007D5926">
        <w:lastRenderedPageBreak/>
        <w:t xml:space="preserve">compensate because they cause 5th and 7th harmonic distortion of the phase current, torque pulsation and generally reduce the effectiveness of control algorithm. The observer which estimates the </w:t>
      </w:r>
      <w:proofErr w:type="spellStart"/>
      <w:r w:rsidR="007D5926">
        <w:t>dq</w:t>
      </w:r>
      <w:proofErr w:type="spellEnd"/>
      <w:r w:rsidR="007D5926">
        <w:t xml:space="preserve">-currents and the value of the voltage error by only one parameter is designed based on the harmonic analysis and algorithm of the Extended </w:t>
      </w:r>
      <w:proofErr w:type="spellStart"/>
      <w:r w:rsidR="007D5926">
        <w:t>Kalman</w:t>
      </w:r>
      <w:proofErr w:type="spellEnd"/>
      <w:r w:rsidR="007D5926">
        <w:t xml:space="preserve"> filter. Subsequently, the compensating voltages are determined from estimated voltage error and the polarity of the estimated currents. The results of simulations and real experiments demonstrate the effectiveness of the proposed approach.</w:t>
      </w:r>
    </w:p>
    <w:p w:rsidR="007D5926" w:rsidRDefault="005B7135"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D74DB3">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5B7135"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t xml:space="preserve"> </w:t>
      </w:r>
      <w:r w:rsidR="00166030" w:rsidRPr="00166030">
        <w:t xml:space="preserve">This paper discusses the effect of current measurement error in angle estimation of permanent magnet AC motor for position </w:t>
      </w:r>
      <w:proofErr w:type="spellStart"/>
      <w:r w:rsidR="00166030" w:rsidRPr="00166030">
        <w:t>sensorless</w:t>
      </w:r>
      <w:proofErr w:type="spellEnd"/>
      <w:r w:rsidR="00166030" w:rsidRPr="00166030">
        <w:t xml:space="preserve">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w:t>
      </w:r>
      <w:proofErr w:type="spellStart"/>
      <w:r w:rsidR="00166030" w:rsidRPr="00166030">
        <w:t>sensorless</w:t>
      </w:r>
      <w:proofErr w:type="spellEnd"/>
      <w:r w:rsidR="00166030" w:rsidRPr="00166030">
        <w:t xml:space="preserve"> observer input and the estimated angle. With these results, the effects of the current measurement errors on the estimated angle for the </w:t>
      </w:r>
      <w:proofErr w:type="spellStart"/>
      <w:r w:rsidR="00166030" w:rsidRPr="00166030">
        <w:t>sensorless</w:t>
      </w:r>
      <w:proofErr w:type="spellEnd"/>
      <w:r w:rsidR="00166030" w:rsidRPr="00166030">
        <w:t xml:space="preserve"> control are analyzed. Through the analysis, it has been figured out that the estimated angle for the </w:t>
      </w:r>
      <w:proofErr w:type="spellStart"/>
      <w:r w:rsidR="00166030" w:rsidRPr="00166030">
        <w:t>sensorless</w:t>
      </w:r>
      <w:proofErr w:type="spellEnd"/>
      <w:r w:rsidR="00166030" w:rsidRPr="00166030">
        <w:t xml:space="preserve"> control is directly affected by the current measurement. The analysis is verified by computer simulation and experimental results.</w:t>
      </w:r>
    </w:p>
    <w:p w:rsidR="00664219" w:rsidRDefault="005B7135"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5B7135"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w:t>
      </w:r>
      <w:proofErr w:type="spellStart"/>
      <w:r w:rsidR="008A24B0">
        <w:t>sensorless</w:t>
      </w:r>
      <w:proofErr w:type="spellEnd"/>
      <w:r w:rsidR="008A24B0">
        <w:t xml:space="preserve">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5B7135"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w:t>
      </w:r>
      <w:proofErr w:type="spellStart"/>
      <w:r w:rsidR="00AA5973">
        <w:t>dt</w:t>
      </w:r>
      <w:proofErr w:type="spellEnd"/>
      <w:r w:rsidR="00AA5973">
        <w:t xml:space="preserve">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w:t>
      </w:r>
      <w:proofErr w:type="spellStart"/>
      <w:r w:rsidR="00AA5973">
        <w:t>GaN</w:t>
      </w:r>
      <w:proofErr w:type="spellEnd"/>
      <w:r w:rsidR="00AA5973">
        <w:t>-based four-leg inverter are presented, and the performance of the inverter is also evaluated.</w:t>
      </w:r>
    </w:p>
    <w:p w:rsidR="007347C0" w:rsidRDefault="005B7135"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w:t>
      </w:r>
      <w:r w:rsidR="007347C0" w:rsidRPr="007347C0">
        <w:t xml:space="preserve"> </w:t>
      </w:r>
      <w:r w:rsidR="007347C0">
        <w:t xml:space="preserve">This paper presents a high performance 12 kW motor drive system for an aerospace application. In order to achieve higher power density and reliability, the system uses a PMSM motor, </w:t>
      </w:r>
      <w:proofErr w:type="spellStart"/>
      <w:r w:rsidR="007347C0">
        <w:t>SiC</w:t>
      </w:r>
      <w:proofErr w:type="spellEnd"/>
      <w:r w:rsidR="007347C0">
        <w:t xml:space="preserve">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w:t>
      </w:r>
      <w:proofErr w:type="spellStart"/>
      <w:r w:rsidR="007347C0">
        <w:t>SiC</w:t>
      </w:r>
      <w:proofErr w:type="spellEnd"/>
      <w:r w:rsidR="007347C0">
        <w:t xml:space="preserve"> devices.</w:t>
      </w:r>
    </w:p>
    <w:p w:rsidR="00FB7BF5" w:rsidRDefault="005B7135"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w:t>
      </w:r>
      <w:proofErr w:type="spellStart"/>
      <w:r w:rsidR="00FB7BF5">
        <w:t>sented</w:t>
      </w:r>
      <w:proofErr w:type="spellEnd"/>
      <w:r w:rsidR="00FB7BF5">
        <w:t xml:space="preserve"> for PMSM drives. Controller and current prediction schemes are designed based on the dead-beat structure. The dead-beat control has good transient response, but it suffers from parametric uncertainties and </w:t>
      </w:r>
      <w:proofErr w:type="spellStart"/>
      <w:r w:rsidR="00FB7BF5">
        <w:t>unmodeled</w:t>
      </w:r>
      <w:proofErr w:type="spellEnd"/>
      <w:r w:rsidR="00FB7BF5">
        <w:t xml:space="preserve"> dynamics. In order to provide robustness, a discrete-time integral term is added to the dead-beat current prediction. The stability analysis is carried out considering the </w:t>
      </w:r>
      <w:proofErr w:type="spellStart"/>
      <w:r w:rsidR="00FB7BF5">
        <w:t>predic</w:t>
      </w:r>
      <w:proofErr w:type="spellEnd"/>
      <w:r w:rsidR="00FB7BF5">
        <w:t xml:space="preserve">- </w:t>
      </w:r>
      <w:proofErr w:type="spellStart"/>
      <w:r w:rsidR="00FB7BF5">
        <w:t>tion</w:t>
      </w:r>
      <w:proofErr w:type="spellEnd"/>
      <w:r w:rsidR="00FB7BF5">
        <w:t xml:space="preserve">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5B7135"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w:t>
      </w:r>
      <w:proofErr w:type="spellStart"/>
      <w:r w:rsidR="002C161B">
        <w:t>mainissues</w:t>
      </w:r>
      <w:proofErr w:type="spellEnd"/>
      <w:r w:rsidR="002C161B">
        <w:t xml:space="preserve"> of electric motor design and fabrication. This </w:t>
      </w:r>
      <w:proofErr w:type="spellStart"/>
      <w:r w:rsidR="002C161B">
        <w:t>pa</w:t>
      </w:r>
      <w:proofErr w:type="spellEnd"/>
      <w:r w:rsidR="002C161B">
        <w:t xml:space="preserve">- per proposes an original layout for an axial flux permanent- magnet motor with printed circuit board (PCB) winding. In contrast to other axial flux motors of the same type, which are generally made with a three-phase fractional slot wind- </w:t>
      </w:r>
      <w:proofErr w:type="spellStart"/>
      <w:r w:rsidR="002C161B">
        <w:t>ing</w:t>
      </w:r>
      <w:proofErr w:type="spellEnd"/>
      <w:r w:rsidR="002C161B">
        <w:t xml:space="preserve">, the proposed motor has a two-phase wave winding printed on either side of the PCB. This configuration al- lows increasing the number of pole pairs and the supply frequency so to reduce the stator and rotor core widths. The winding is also characterized by a large copper per- </w:t>
      </w:r>
      <w:proofErr w:type="spellStart"/>
      <w:r w:rsidR="002C161B">
        <w:t>centage</w:t>
      </w:r>
      <w:proofErr w:type="spellEnd"/>
      <w:r w:rsidR="002C161B">
        <w:t xml:space="preserv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050DCB" w:rsidP="007347C0">
      <w:r w:rsidRPr="00EC576B">
        <w:rPr>
          <w:highlight w:val="yellow"/>
        </w:rPr>
        <w:fldChar w:fldCharType="begin" w:fldLock="1"/>
      </w:r>
      <w:r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Pr="00EC576B">
        <w:rPr>
          <w:noProof/>
          <w:highlight w:val="yellow"/>
        </w:rPr>
        <w:t>[28]</w:t>
      </w:r>
      <w:r w:rsidRPr="00EC576B">
        <w:rPr>
          <w:highlight w:val="yellow"/>
        </w:rPr>
        <w:fldChar w:fldCharType="end"/>
      </w:r>
      <w:r w:rsidRPr="00EC576B">
        <w:rPr>
          <w:highlight w:val="yellow"/>
        </w:rPr>
        <w:t>:</w:t>
      </w:r>
      <w:r>
        <w:t xml:space="preserve"> </w:t>
      </w:r>
      <w:r w:rsidRPr="00050DCB">
        <w:t xml:space="preserve">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w:t>
      </w:r>
      <w:proofErr w:type="spellStart"/>
      <w:r w:rsidRPr="00050DCB">
        <w:t>Vdead</w:t>
      </w:r>
      <w:proofErr w:type="spellEnd"/>
      <w:r w:rsidRPr="00050DCB">
        <w:t xml:space="preserve">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484402" w:rsidP="00484402">
      <w:r>
        <w:fldChar w:fldCharType="begin" w:fldLock="1"/>
      </w:r>
      <w:r>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Pr="00484402">
        <w:rPr>
          <w:noProof/>
        </w:rPr>
        <w:t>[29]</w:t>
      </w:r>
      <w:r>
        <w:fldChar w:fldCharType="end"/>
      </w:r>
      <w:r>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D16965" w:rsidP="00D16965">
      <w:r>
        <w:fldChar w:fldCharType="begin" w:fldLock="1"/>
      </w:r>
      <w:r>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Pr="00D16965">
        <w:rPr>
          <w:noProof/>
        </w:rPr>
        <w:t>[30]</w:t>
      </w:r>
      <w:r>
        <w:fldChar w:fldCharType="end"/>
      </w:r>
      <w:r>
        <w:t xml:space="preserve"> : High power density is a desirable feature of power electronics design, which prompts economic incentives for </w:t>
      </w:r>
      <w:proofErr w:type="spellStart"/>
      <w:r>
        <w:t>indus</w:t>
      </w:r>
      <w:proofErr w:type="spellEnd"/>
      <w:r>
        <w:t>- trial applications. In this paper, a gallium nitride (</w:t>
      </w:r>
      <w:proofErr w:type="spellStart"/>
      <w:r>
        <w:t>GaN</w:t>
      </w:r>
      <w:proofErr w:type="spellEnd"/>
      <w:r>
        <w:t xml:space="preserve">)-based 2-kVA single-phase inverter design was developed for the Google Little Box Challenge, which achieves a 102-W/in3 power density. First, the static and dynamic temperature-dependent character- </w:t>
      </w:r>
      <w:proofErr w:type="spellStart"/>
      <w:r>
        <w:t>istics</w:t>
      </w:r>
      <w:proofErr w:type="spellEnd"/>
      <w:r>
        <w:t xml:space="preserve"> of multiple </w:t>
      </w:r>
      <w:proofErr w:type="spellStart"/>
      <w:r>
        <w:t>SiC</w:t>
      </w:r>
      <w:proofErr w:type="spellEnd"/>
      <w:r>
        <w:t xml:space="preserve"> and enhancement-mode </w:t>
      </w:r>
      <w:proofErr w:type="spellStart"/>
      <w:r>
        <w:t>GaN</w:t>
      </w:r>
      <w:proofErr w:type="spellEnd"/>
      <w:r>
        <w:t xml:space="preserve">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w:t>
      </w:r>
      <w:proofErr w:type="spellStart"/>
      <w:r>
        <w:t>GaN</w:t>
      </w:r>
      <w:proofErr w:type="spellEnd"/>
      <w:r>
        <w:t xml:space="preserve">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5B7135"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r w:rsidR="00461DE5">
        <w:rPr>
          <w:rFonts w:ascii="Calibri" w:hAnsi="Calibri" w:cs="Times New Roman"/>
          <w:noProof/>
          <w:szCs w:val="24"/>
        </w:rPr>
        <w:t>s</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5B7135"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5CD0" w:rsidRDefault="00685CD0" w:rsidP="009B5C0D">
      <w:pPr>
        <w:spacing w:after="0" w:line="240" w:lineRule="auto"/>
      </w:pPr>
      <w:r>
        <w:separator/>
      </w:r>
    </w:p>
  </w:endnote>
  <w:endnote w:type="continuationSeparator" w:id="0">
    <w:p w:rsidR="00685CD0" w:rsidRDefault="00685CD0" w:rsidP="009B5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12896"/>
      <w:docPartObj>
        <w:docPartGallery w:val="Page Numbers (Bottom of Page)"/>
        <w:docPartUnique/>
      </w:docPartObj>
    </w:sdtPr>
    <w:sdtContent>
      <w:p w:rsidR="00685CD0" w:rsidRDefault="00685CD0">
        <w:pPr>
          <w:pStyle w:val="Footer"/>
          <w:jc w:val="right"/>
        </w:pPr>
        <w:r>
          <w:fldChar w:fldCharType="begin"/>
        </w:r>
        <w:r>
          <w:instrText xml:space="preserve"> PAGE   \* MERGEFORMAT </w:instrText>
        </w:r>
        <w:r>
          <w:fldChar w:fldCharType="separate"/>
        </w:r>
        <w:r w:rsidR="002041B5">
          <w:rPr>
            <w:noProof/>
          </w:rPr>
          <w:t>3</w:t>
        </w:r>
        <w:r>
          <w:rPr>
            <w:noProof/>
          </w:rPr>
          <w:fldChar w:fldCharType="end"/>
        </w:r>
      </w:p>
    </w:sdtContent>
  </w:sdt>
  <w:p w:rsidR="00685CD0" w:rsidRDefault="00685C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5CD0" w:rsidRDefault="00685CD0" w:rsidP="009B5C0D">
      <w:pPr>
        <w:spacing w:after="0" w:line="240" w:lineRule="auto"/>
      </w:pPr>
      <w:r>
        <w:separator/>
      </w:r>
    </w:p>
  </w:footnote>
  <w:footnote w:type="continuationSeparator" w:id="0">
    <w:p w:rsidR="00685CD0" w:rsidRDefault="00685CD0" w:rsidP="009B5C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defaultTabStop w:val="720"/>
  <w:hyphenationZone w:val="425"/>
  <w:characterSpacingControl w:val="doNotCompress"/>
  <w:hdrShapeDefaults>
    <o:shapedefaults v:ext="edit" spidmax="39937"/>
  </w:hdrShapeDefaults>
  <w:footnotePr>
    <w:footnote w:id="-1"/>
    <w:footnote w:id="0"/>
  </w:footnotePr>
  <w:endnotePr>
    <w:endnote w:id="-1"/>
    <w:endnote w:id="0"/>
  </w:endnotePr>
  <w:compat>
    <w:compatSetting w:name="compatibilityMode" w:uri="http://schemas.microsoft.com/office/word" w:val="12"/>
  </w:compat>
  <w:rsids>
    <w:rsidRoot w:val="00CF1E05"/>
    <w:rsid w:val="0001747D"/>
    <w:rsid w:val="00026382"/>
    <w:rsid w:val="00026C2B"/>
    <w:rsid w:val="0002798B"/>
    <w:rsid w:val="00044F81"/>
    <w:rsid w:val="00050DCB"/>
    <w:rsid w:val="000664F4"/>
    <w:rsid w:val="00085385"/>
    <w:rsid w:val="00085668"/>
    <w:rsid w:val="00094925"/>
    <w:rsid w:val="000965BE"/>
    <w:rsid w:val="00131FD1"/>
    <w:rsid w:val="0014046B"/>
    <w:rsid w:val="001434B8"/>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507B3"/>
    <w:rsid w:val="00352FF1"/>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5F09"/>
    <w:rsid w:val="00520CF1"/>
    <w:rsid w:val="005329D4"/>
    <w:rsid w:val="00541094"/>
    <w:rsid w:val="00551060"/>
    <w:rsid w:val="005604EA"/>
    <w:rsid w:val="00566A44"/>
    <w:rsid w:val="00576D1B"/>
    <w:rsid w:val="005A1F31"/>
    <w:rsid w:val="005A262C"/>
    <w:rsid w:val="005A5630"/>
    <w:rsid w:val="005A7787"/>
    <w:rsid w:val="005B7135"/>
    <w:rsid w:val="005C2F33"/>
    <w:rsid w:val="005D7EFD"/>
    <w:rsid w:val="00650AFF"/>
    <w:rsid w:val="0065207B"/>
    <w:rsid w:val="00660151"/>
    <w:rsid w:val="00664219"/>
    <w:rsid w:val="00670E1D"/>
    <w:rsid w:val="00676557"/>
    <w:rsid w:val="00685CD0"/>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5F75"/>
    <w:rsid w:val="0087055D"/>
    <w:rsid w:val="008A0268"/>
    <w:rsid w:val="008A124C"/>
    <w:rsid w:val="008A24B0"/>
    <w:rsid w:val="008B5BBD"/>
    <w:rsid w:val="008C5AA6"/>
    <w:rsid w:val="008F27D2"/>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470A"/>
    <w:rsid w:val="009F728A"/>
    <w:rsid w:val="00A4213C"/>
    <w:rsid w:val="00A4261F"/>
    <w:rsid w:val="00A4675D"/>
    <w:rsid w:val="00A47586"/>
    <w:rsid w:val="00A65097"/>
    <w:rsid w:val="00A75F81"/>
    <w:rsid w:val="00A7666D"/>
    <w:rsid w:val="00A854E8"/>
    <w:rsid w:val="00A86C8D"/>
    <w:rsid w:val="00A95D6F"/>
    <w:rsid w:val="00AA5973"/>
    <w:rsid w:val="00AB1668"/>
    <w:rsid w:val="00AC04EA"/>
    <w:rsid w:val="00AF52B5"/>
    <w:rsid w:val="00B16A39"/>
    <w:rsid w:val="00B53C79"/>
    <w:rsid w:val="00B7393A"/>
    <w:rsid w:val="00B82056"/>
    <w:rsid w:val="00B855BB"/>
    <w:rsid w:val="00B95359"/>
    <w:rsid w:val="00BA29ED"/>
    <w:rsid w:val="00BA7824"/>
    <w:rsid w:val="00BB0D89"/>
    <w:rsid w:val="00C1564F"/>
    <w:rsid w:val="00C719E9"/>
    <w:rsid w:val="00C96930"/>
    <w:rsid w:val="00CA1DC1"/>
    <w:rsid w:val="00CF1E05"/>
    <w:rsid w:val="00D16965"/>
    <w:rsid w:val="00D238F5"/>
    <w:rsid w:val="00D30ECB"/>
    <w:rsid w:val="00D34E7A"/>
    <w:rsid w:val="00D41AED"/>
    <w:rsid w:val="00D507C5"/>
    <w:rsid w:val="00D51410"/>
    <w:rsid w:val="00D74DB3"/>
    <w:rsid w:val="00D95A8A"/>
    <w:rsid w:val="00DA5C87"/>
    <w:rsid w:val="00DB023A"/>
    <w:rsid w:val="00DB12E0"/>
    <w:rsid w:val="00DB5208"/>
    <w:rsid w:val="00DC177F"/>
    <w:rsid w:val="00DE7A87"/>
    <w:rsid w:val="00E143EB"/>
    <w:rsid w:val="00E23360"/>
    <w:rsid w:val="00E4564C"/>
    <w:rsid w:val="00E80C3C"/>
    <w:rsid w:val="00E976E5"/>
    <w:rsid w:val="00EC3419"/>
    <w:rsid w:val="00EC576B"/>
    <w:rsid w:val="00ED6233"/>
    <w:rsid w:val="00F10A49"/>
    <w:rsid w:val="00F124B6"/>
    <w:rsid w:val="00F514A8"/>
    <w:rsid w:val="00F60DB1"/>
    <w:rsid w:val="00F61E6E"/>
    <w:rsid w:val="00F76BDF"/>
    <w:rsid w:val="00FB603E"/>
    <w:rsid w:val="00FB7BF5"/>
    <w:rsid w:val="00FC1354"/>
    <w:rsid w:val="00FD22C0"/>
    <w:rsid w:val="00FD42F0"/>
    <w:rsid w:val="00FD66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7"/>
    <o:shapelayout v:ext="edit">
      <o:idmap v:ext="edit" data="1"/>
    </o:shapelayout>
  </w:shapeDefaults>
  <w:decimalSymbol w:val=","/>
  <w:listSeparator w:val=";"/>
  <w15:docId w15:val="{E82BD8BF-14EC-4D1D-BC30-000F389D3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1920DE5</Template>
  <TotalTime>751</TotalTime>
  <Pages>12</Pages>
  <Words>12537</Words>
  <Characters>71463</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üseyin YÜRÜK</cp:lastModifiedBy>
  <cp:revision>172</cp:revision>
  <dcterms:created xsi:type="dcterms:W3CDTF">2018-02-13T17:25:00Z</dcterms:created>
  <dcterms:modified xsi:type="dcterms:W3CDTF">2018-04-0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